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1288" w:rsidRPr="0039337B" w:rsidRDefault="00DE1288" w:rsidP="00DE1288">
      <w:pPr>
        <w:spacing w:line="360" w:lineRule="auto"/>
        <w:jc w:val="center"/>
        <w:rPr>
          <w:sz w:val="28"/>
          <w:szCs w:val="28"/>
          <w:lang w:val="en-GB"/>
        </w:rPr>
      </w:pPr>
      <w:r>
        <w:rPr>
          <w:b/>
          <w:bCs/>
          <w:sz w:val="28"/>
          <w:szCs w:val="28"/>
          <w:lang w:val="en-GB"/>
        </w:rPr>
        <w:t xml:space="preserve">Preprandial and Postprandial Hemodynamics of the Gastroduodenal Artery in Patients Suspected of Chronic Mesenteric Ischemia using </w:t>
      </w:r>
      <w:r w:rsidRPr="0039337B">
        <w:rPr>
          <w:b/>
          <w:bCs/>
          <w:sz w:val="28"/>
          <w:szCs w:val="28"/>
          <w:lang w:val="en-GB"/>
        </w:rPr>
        <w:t xml:space="preserve">4D </w:t>
      </w:r>
      <w:r>
        <w:rPr>
          <w:b/>
          <w:bCs/>
          <w:sz w:val="28"/>
          <w:szCs w:val="28"/>
          <w:lang w:val="en-GB"/>
        </w:rPr>
        <w:t>F</w:t>
      </w:r>
      <w:r w:rsidRPr="0039337B">
        <w:rPr>
          <w:b/>
          <w:bCs/>
          <w:sz w:val="28"/>
          <w:szCs w:val="28"/>
          <w:lang w:val="en-GB"/>
        </w:rPr>
        <w:t>low MRI</w:t>
      </w:r>
    </w:p>
    <w:p w:rsidR="00DE1288" w:rsidRPr="0039337B" w:rsidRDefault="00DE1288" w:rsidP="00DE1288">
      <w:pPr>
        <w:spacing w:line="360" w:lineRule="auto"/>
        <w:jc w:val="center"/>
        <w:rPr>
          <w:b/>
          <w:bCs/>
          <w:sz w:val="28"/>
          <w:szCs w:val="28"/>
          <w:lang w:val="en-GB"/>
        </w:rPr>
      </w:pPr>
      <w:r w:rsidRPr="0039337B">
        <w:rPr>
          <w:bCs/>
          <w:sz w:val="28"/>
          <w:szCs w:val="28"/>
          <w:vertAlign w:val="superscript"/>
          <w:lang w:val="en-GB"/>
        </w:rPr>
        <w:t>1</w:t>
      </w:r>
      <w:r w:rsidRPr="0039337B">
        <w:rPr>
          <w:bCs/>
          <w:sz w:val="28"/>
          <w:szCs w:val="28"/>
          <w:lang w:val="en-GB"/>
        </w:rPr>
        <w:t>G Roberts</w:t>
      </w:r>
      <w:r>
        <w:rPr>
          <w:bCs/>
          <w:sz w:val="28"/>
          <w:szCs w:val="28"/>
          <w:lang w:val="en-GB"/>
        </w:rPr>
        <w:t>;</w:t>
      </w:r>
      <w:r w:rsidRPr="0039337B">
        <w:rPr>
          <w:bCs/>
          <w:sz w:val="28"/>
          <w:szCs w:val="28"/>
          <w:vertAlign w:val="superscript"/>
          <w:lang w:val="en-GB"/>
        </w:rPr>
        <w:t xml:space="preserve"> 2</w:t>
      </w:r>
      <w:r>
        <w:rPr>
          <w:bCs/>
          <w:sz w:val="28"/>
          <w:szCs w:val="28"/>
          <w:lang w:val="en-GB"/>
        </w:rPr>
        <w:t>CJ Francois</w:t>
      </w:r>
      <w:r w:rsidRPr="0039337B">
        <w:rPr>
          <w:bCs/>
          <w:sz w:val="28"/>
          <w:szCs w:val="28"/>
          <w:lang w:val="en-GB"/>
        </w:rPr>
        <w:t xml:space="preserve">; </w:t>
      </w:r>
      <w:r w:rsidR="00973DB0" w:rsidRPr="0039337B">
        <w:rPr>
          <w:bCs/>
          <w:sz w:val="28"/>
          <w:szCs w:val="28"/>
          <w:vertAlign w:val="superscript"/>
          <w:lang w:val="en-GB"/>
        </w:rPr>
        <w:t>2</w:t>
      </w:r>
      <w:r w:rsidR="00973DB0" w:rsidRPr="0039337B">
        <w:rPr>
          <w:bCs/>
          <w:sz w:val="28"/>
          <w:szCs w:val="28"/>
          <w:lang w:val="en-GB"/>
        </w:rPr>
        <w:t>A Roldán-Alzate</w:t>
      </w:r>
      <w:r w:rsidR="00973DB0">
        <w:rPr>
          <w:bCs/>
          <w:sz w:val="28"/>
          <w:szCs w:val="28"/>
          <w:lang w:val="en-GB"/>
        </w:rPr>
        <w:t>;</w:t>
      </w:r>
      <w:r w:rsidR="00973DB0" w:rsidRPr="0039337B">
        <w:rPr>
          <w:bCs/>
          <w:sz w:val="28"/>
          <w:szCs w:val="28"/>
          <w:vertAlign w:val="superscript"/>
          <w:lang w:val="en-GB"/>
        </w:rPr>
        <w:t xml:space="preserve"> </w:t>
      </w:r>
      <w:r w:rsidRPr="0039337B">
        <w:rPr>
          <w:bCs/>
          <w:sz w:val="28"/>
          <w:szCs w:val="28"/>
          <w:vertAlign w:val="superscript"/>
          <w:lang w:val="en-GB"/>
        </w:rPr>
        <w:t>1,2</w:t>
      </w:r>
      <w:r w:rsidRPr="0039337B">
        <w:rPr>
          <w:bCs/>
          <w:sz w:val="28"/>
          <w:szCs w:val="28"/>
          <w:lang w:val="en-GB"/>
        </w:rPr>
        <w:t xml:space="preserve">O Wieben </w:t>
      </w:r>
    </w:p>
    <w:p w:rsidR="00DE1288" w:rsidRPr="0039337B" w:rsidRDefault="00DE1288" w:rsidP="00DE1288">
      <w:pPr>
        <w:spacing w:line="276" w:lineRule="auto"/>
        <w:jc w:val="center"/>
        <w:rPr>
          <w:i/>
          <w:sz w:val="20"/>
          <w:szCs w:val="20"/>
          <w:lang w:val="en-GB"/>
        </w:rPr>
      </w:pPr>
      <w:r w:rsidRPr="0039337B">
        <w:rPr>
          <w:i/>
          <w:sz w:val="20"/>
          <w:szCs w:val="20"/>
          <w:lang w:val="en-GB"/>
        </w:rPr>
        <w:t xml:space="preserve">Departments of </w:t>
      </w:r>
      <w:r w:rsidRPr="0039337B">
        <w:rPr>
          <w:i/>
          <w:sz w:val="20"/>
          <w:szCs w:val="20"/>
          <w:vertAlign w:val="superscript"/>
          <w:lang w:val="en-GB"/>
        </w:rPr>
        <w:t>1</w:t>
      </w:r>
      <w:r w:rsidRPr="0039337B">
        <w:rPr>
          <w:i/>
          <w:sz w:val="20"/>
          <w:szCs w:val="20"/>
          <w:lang w:val="en-GB"/>
        </w:rPr>
        <w:t xml:space="preserve">Medical Physics, </w:t>
      </w:r>
      <w:r w:rsidRPr="0039337B">
        <w:rPr>
          <w:i/>
          <w:sz w:val="20"/>
          <w:szCs w:val="20"/>
          <w:vertAlign w:val="superscript"/>
          <w:lang w:val="en-GB"/>
        </w:rPr>
        <w:t>2</w:t>
      </w:r>
      <w:r w:rsidRPr="0039337B">
        <w:rPr>
          <w:i/>
          <w:sz w:val="20"/>
          <w:szCs w:val="20"/>
          <w:lang w:val="en-GB"/>
        </w:rPr>
        <w:t>Radiology</w:t>
      </w:r>
    </w:p>
    <w:p w:rsidR="00DE1288" w:rsidRPr="0039337B" w:rsidRDefault="00DE1288" w:rsidP="00DE1288">
      <w:pPr>
        <w:spacing w:line="276" w:lineRule="auto"/>
        <w:jc w:val="center"/>
        <w:rPr>
          <w:i/>
          <w:sz w:val="20"/>
          <w:szCs w:val="20"/>
          <w:lang w:val="en-GB"/>
        </w:rPr>
      </w:pPr>
      <w:r w:rsidRPr="0039337B">
        <w:rPr>
          <w:i/>
          <w:sz w:val="20"/>
          <w:szCs w:val="20"/>
          <w:lang w:val="en-GB"/>
        </w:rPr>
        <w:t>University of Wisconsin – Madison, USA</w:t>
      </w:r>
    </w:p>
    <w:p w:rsidR="005A6A16" w:rsidRDefault="005A6A16" w:rsidP="00DE1288">
      <w:pPr>
        <w:rPr>
          <w:b/>
        </w:rPr>
        <w:sectPr w:rsidR="005A6A16">
          <w:pgSz w:w="12240" w:h="15840"/>
          <w:pgMar w:top="1440" w:right="1440" w:bottom="1440" w:left="1440" w:header="720" w:footer="720" w:gutter="0"/>
          <w:cols w:space="720"/>
          <w:docGrid w:linePitch="360"/>
        </w:sectPr>
      </w:pPr>
    </w:p>
    <w:p w:rsidR="002A4DF6" w:rsidRDefault="002A4DF6" w:rsidP="00DE1288">
      <w:pPr>
        <w:rPr>
          <w:b/>
        </w:rPr>
      </w:pPr>
    </w:p>
    <w:p w:rsidR="00DE1288" w:rsidRDefault="00DE1288" w:rsidP="00DE1288">
      <w:r w:rsidRPr="00DC720E">
        <w:rPr>
          <w:b/>
        </w:rPr>
        <w:t>Synopsis</w:t>
      </w:r>
      <w:r>
        <w:rPr>
          <w:b/>
        </w:rPr>
        <w:t>:</w:t>
      </w:r>
      <w:r>
        <w:t xml:space="preserve"> </w:t>
      </w:r>
    </w:p>
    <w:p w:rsidR="00C6698A" w:rsidRPr="00C6698A" w:rsidRDefault="00DE1288" w:rsidP="00DE1288">
      <w:r w:rsidRPr="00A9633B">
        <w:t xml:space="preserve">Chronic mesenteric ischemia (CMI) </w:t>
      </w:r>
      <w:r w:rsidR="008E7CD7">
        <w:t>causes</w:t>
      </w:r>
      <w:r w:rsidR="005F6745">
        <w:t xml:space="preserve"> reduced intestinal blood flow</w:t>
      </w:r>
      <w:r>
        <w:t xml:space="preserve">, </w:t>
      </w:r>
      <w:r w:rsidR="005F6745">
        <w:t xml:space="preserve">often </w:t>
      </w:r>
      <w:r w:rsidR="00761106">
        <w:t>from</w:t>
      </w:r>
      <w:r w:rsidR="005F6745">
        <w:t xml:space="preserve"> </w:t>
      </w:r>
      <w:r w:rsidR="008E7CD7">
        <w:t>mesenteric occlusions</w:t>
      </w:r>
      <w:r w:rsidR="00761106">
        <w:t>.</w:t>
      </w:r>
      <w:r w:rsidRPr="00A9633B">
        <w:t xml:space="preserve"> </w:t>
      </w:r>
      <w:r w:rsidR="007451BA">
        <w:t>However, c</w:t>
      </w:r>
      <w:r w:rsidR="005F6745">
        <w:t xml:space="preserve">ollaterals </w:t>
      </w:r>
      <w:r w:rsidR="008E7CD7">
        <w:t xml:space="preserve">exist and help </w:t>
      </w:r>
      <w:r w:rsidR="005F6745">
        <w:t xml:space="preserve">compensate for reduced blood flow. </w:t>
      </w:r>
      <w:r>
        <w:t>This study u</w:t>
      </w:r>
      <w:r w:rsidR="00761106">
        <w:t>tilizes</w:t>
      </w:r>
      <w:r>
        <w:t xml:space="preserve"> 4D flo</w:t>
      </w:r>
      <w:r w:rsidR="005F6745">
        <w:t xml:space="preserve">w MRI to quantitatively measure </w:t>
      </w:r>
      <w:r w:rsidR="007451BA">
        <w:t>hemodynamics</w:t>
      </w:r>
      <w:r w:rsidR="005F6745">
        <w:t xml:space="preserve"> in the gastroduodenal artery (GDA), a collateral between the </w:t>
      </w:r>
      <w:r w:rsidR="00761106">
        <w:t>celiac</w:t>
      </w:r>
      <w:r w:rsidR="007451BA">
        <w:t xml:space="preserve"> and </w:t>
      </w:r>
      <w:r w:rsidR="00761106">
        <w:t>superior mesenteric arteries</w:t>
      </w:r>
      <w:r w:rsidR="007451BA">
        <w:t xml:space="preserve">, </w:t>
      </w:r>
      <w:r w:rsidR="005F6745">
        <w:t xml:space="preserve">in </w:t>
      </w:r>
      <w:r w:rsidR="008E7CD7">
        <w:t>controls</w:t>
      </w:r>
      <w:r w:rsidR="005F6745">
        <w:t xml:space="preserve"> (N=14) and patients suspected of </w:t>
      </w:r>
      <w:r w:rsidR="007451BA">
        <w:t xml:space="preserve">CMI </w:t>
      </w:r>
      <w:r w:rsidR="005F6745">
        <w:t>(N=14)</w:t>
      </w:r>
      <w:r w:rsidR="00761106">
        <w:t xml:space="preserve"> before and after a meal. There w</w:t>
      </w:r>
      <w:r w:rsidR="008E7CD7">
        <w:t>as</w:t>
      </w:r>
      <w:r w:rsidR="00761106">
        <w:t xml:space="preserve"> no significant difference in preprandial (p=0.683), postprandial (p=0.538), or change in flow </w:t>
      </w:r>
      <w:r w:rsidR="00772FCF">
        <w:t xml:space="preserve">values </w:t>
      </w:r>
      <w:r w:rsidR="00761106">
        <w:t xml:space="preserve">(p=0.459) between groups. </w:t>
      </w:r>
      <w:r w:rsidR="008E7CD7">
        <w:t xml:space="preserve">However, pathology-dependent flow patterns </w:t>
      </w:r>
      <w:r w:rsidR="00772FCF">
        <w:t>were evident</w:t>
      </w:r>
      <w:r w:rsidR="008E7CD7">
        <w:t xml:space="preserve"> within the ischemia group. Follow-up studies with larger cohorts are warranted to verify this finding.</w:t>
      </w:r>
    </w:p>
    <w:p w:rsidR="00DE1288" w:rsidRPr="00DC720E" w:rsidRDefault="00DE1288" w:rsidP="00DE1288">
      <w:pPr>
        <w:rPr>
          <w:b/>
        </w:rPr>
      </w:pPr>
    </w:p>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Pr>
          <w:b/>
        </w:rPr>
        <w:t>Introduction</w:t>
      </w:r>
      <w:r w:rsidRPr="00DC720E">
        <w:rPr>
          <w:b/>
        </w:rPr>
        <w:t>:</w:t>
      </w:r>
      <w:r>
        <w:rPr>
          <w:b/>
        </w:rPr>
        <w:t xml:space="preserve"> </w:t>
      </w:r>
    </w:p>
    <w:p w:rsidR="00C926DE" w:rsidRDefault="00DE1288" w:rsidP="00D349E7">
      <w:r>
        <w:t>Chronic mesenteric ischemia (CMI) is a rare disease caused by reduced blood flow to the intestines</w:t>
      </w:r>
      <w:r w:rsidR="00E54EAE">
        <w:t xml:space="preserve">, often caused by atherosclerotic lesions in proximal segments of mesenteric vasculature </w:t>
      </w:r>
      <w:r>
        <w:t>(more than 95% of cases)</w:t>
      </w:r>
      <w:r w:rsidR="00FD7C9E">
        <w:fldChar w:fldCharType="begin" w:fldLock="1"/>
      </w:r>
      <w:r w:rsidR="00FD7C9E">
        <w:instrText>ADDIN CSL_CITATION {"citationItems":[{"id":"ITEM-1","itemData":{"DOI":"10.1016/j.bpg.2004.11.002","abstract":"Chronic mesenteric ischemia is an unusual but important cause of abdominal pain. Although this condition accounts for only 5% of all intestinal ischemic events, it can have significant clinical consequences. Among its many causes, atherosclerotic occlusion or severe stenosis is the most common. This disorder has an indolent course that results in extensive collateral vascular formation. Thus, symptoms occur when at least two of the three main splanchnic vessels are affected. Intestinal angina, weight loss, and sitophobia are common clinical features. Diagnosis can often be made by noninvasive methods such as computerised axial tomographic angiography, magnetic resonance angiography, and duplex ultrasonography as well as by invasive catheter angiography. Therapy of chronic mesenteric ischemia depends on the extent and location of vascular disease. Alternatives to traditional surgical bypass are becoming more common including embolectomy, thrombolysis, and percutaneous angioplasty with vascular stenting. Early intervention is vital as the natural course of this illness can be debilitating. Furthermore, this has potential to develop into life-threatening acute mesenteric ischemia with subsequent bowel infarction and death. Long-term studies have shown that the risk of developing symptoms from asymptomatic but significant mesenteric vascular disease is 86% with overall 40% mortality rate. The recognition and management of this unusual but important cause of abdominal pain is discussed in detail in this review.","author":[{"dropping-particle":"","family":"Sreenarasimhaiah","given":"Jayaprakash","non-dropping-particle":"","parse-names":false,"suffix":""}],"container-title":"Best Practice &amp; Research: Clinical Gastroenterology","id":"ITEM-1","issue":"2","issued":{"date-parts":[["2005"]]},"page":"283-295","title":"Chronic mesenteric ischemia","type":"article-journal","volume":"19"},"uris":["http://www.mendeley.com/documents/?uuid=8cb095c5-6560-434a-aa20-4e47dd6c5131"]}],"mendeley":{"formattedCitation":"(1)","plainTextFormattedCitation":"(1)","previouslyFormattedCitation":"(1)"},"properties":{"noteIndex":0},"schema":"https://github.com/citation-style-language/schema/raw/master/csl-citation.json"}</w:instrText>
      </w:r>
      <w:r w:rsidR="00FD7C9E">
        <w:fldChar w:fldCharType="separate"/>
      </w:r>
      <w:r w:rsidR="00FD7C9E" w:rsidRPr="00FD7C9E">
        <w:rPr>
          <w:noProof/>
        </w:rPr>
        <w:t>(1)</w:t>
      </w:r>
      <w:r w:rsidR="00FD7C9E">
        <w:fldChar w:fldCharType="end"/>
      </w:r>
      <w:r>
        <w:t xml:space="preserve">. CMI is </w:t>
      </w:r>
      <w:r w:rsidR="0052375A">
        <w:t xml:space="preserve">characterized by </w:t>
      </w:r>
      <w:r w:rsidRPr="00587DBE">
        <w:rPr>
          <w:noProof/>
        </w:rPr>
        <w:t>postprandial</w:t>
      </w:r>
      <w:r>
        <w:t xml:space="preserve"> abdominal pain, occurring </w:t>
      </w:r>
      <w:r w:rsidR="0052375A">
        <w:t xml:space="preserve">shortly </w:t>
      </w:r>
      <w:r>
        <w:t xml:space="preserve">after meal ingestion. </w:t>
      </w:r>
      <w:r w:rsidR="00C926DE">
        <w:t>It is theorized that a “gastric steal” phenomenon is responsible for the relatively early onset of pain, in which blood is temporarily shunted from the superior mesenteric artery (SMA) to the celiac artery (CA) in order to accommodate increased gastric blood flow demand, ultimately leading to downstream vasoconstriction, ischemia, and pain in individuals with compromised splanchnic circulation</w:t>
      </w:r>
      <w:r w:rsidR="00FD7C9E">
        <w:fldChar w:fldCharType="begin" w:fldLock="1"/>
      </w:r>
      <w:r w:rsidR="00FD7C9E">
        <w:instrText>ADDIN CSL_CITATION {"citationItems":[{"id":"ITEM-1","itemData":{"ISSN":"0002-9610","PMID":"3812891","abstract":"Tonometry, a new technique to indirectly assess intestinal blood flow, was used to determine the hemodynamic changes produced by a simulated meal in animals with a fixed, decreased splanchnic blood flow. In experiments on 14 dogs, celiac artery and superior mesenteric artery blood flow was maintained at 50 percent of normal flow by occluders and flow probes, and tonometers were placed in the stomach and small bowel to measure intramural pH, a metabolic marker of intestinal perfusion. Intramural pH was determined at 100 percent and 50 percent splanchnic blood flow, at 50 percent flow after instillation of cream into the stomach, and again when cream was placed into the small bowel. Intestinal intramural pH decreased significantly when blood flow was decreased to 50 percent, as expected, but decreased significantly again when cream was placed in the stomach. The hemodynamic explanation of the decrease when cream was placed in the stomach is a steal from the intestinal to the gastric circulation stimulated by food in the stomach. Such a steal could explain the temporal nature of the pain experienced by patients with chronic mesenteric ischemia.","author":[{"dropping-particle":"","family":"Poole","given":"John W.","non-dropping-particle":"","parse-names":false,"suffix":""},{"dropping-particle":"","family":"Sammartano","given":"Robert J.","non-dropping-particle":"","parse-names":false,"suffix":""},{"dropping-particle":"","family":"Boley","given":"Scott J.","non-dropping-particle":"","parse-names":false,"suffix":""}],"container-title":"The American Journal of Surgery","id":"ITEM-1","issue":"2","issued":{"date-parts":[["1987"]]},"page":"171-6","title":"Hemodynamic basis of the pain of chronic mesenteric ischemia","type":"article-journal","volume":"153"},"uris":["http://www.mendeley.com/documents/?uuid=88dc19fe-54ad-4d2d-852c-47e79a5a3f7b"]}],"mendeley":{"formattedCitation":"(2)","plainTextFormattedCitation":"(2)","previouslyFormattedCitation":"(2)"},"properties":{"noteIndex":0},"schema":"https://github.com/citation-style-language/schema/raw/master/csl-citation.json"}</w:instrText>
      </w:r>
      <w:r w:rsidR="00FD7C9E">
        <w:fldChar w:fldCharType="separate"/>
      </w:r>
      <w:r w:rsidR="00FD7C9E" w:rsidRPr="00FD7C9E">
        <w:rPr>
          <w:noProof/>
        </w:rPr>
        <w:t>(2)</w:t>
      </w:r>
      <w:r w:rsidR="00FD7C9E">
        <w:fldChar w:fldCharType="end"/>
      </w:r>
      <w:r w:rsidR="00C926DE">
        <w:t>.</w:t>
      </w:r>
      <w:r w:rsidR="00D349E7">
        <w:t xml:space="preserve"> The pancreaticoduodenal arcades (PDA)</w:t>
      </w:r>
      <w:r w:rsidR="00DF67FA">
        <w:t>, a collateral between the SMA and CA,</w:t>
      </w:r>
      <w:r w:rsidR="00D349E7">
        <w:t xml:space="preserve"> </w:t>
      </w:r>
      <w:r w:rsidR="00DF67FA">
        <w:t>is a primary</w:t>
      </w:r>
      <w:r w:rsidR="00D349E7">
        <w:t xml:space="preserve"> pathway in this process</w:t>
      </w:r>
      <w:r w:rsidR="00DF67FA">
        <w:t xml:space="preserve">. </w:t>
      </w:r>
      <w:r w:rsidR="00644428">
        <w:t xml:space="preserve">Additionally, it is known that this pathway serves </w:t>
      </w:r>
      <w:r w:rsidR="00FD7C9E">
        <w:t>as a major collateral</w:t>
      </w:r>
      <w:r w:rsidR="00644428">
        <w:t xml:space="preserve"> in patients with celiac stenoses</w:t>
      </w:r>
      <w:r w:rsidR="00FD7C9E">
        <w:fldChar w:fldCharType="begin" w:fldLock="1"/>
      </w:r>
      <w:r w:rsidR="00FD7C9E">
        <w:instrText>ADDIN CSL_CITATION {"citationItems":[{"id":"ITEM-1","itemData":{"DOI":"10.1148/radiographics.22.4.g02jl13881","ISBN":"0271-5333 (Print)\\r0271-5333 (Linking)","ISSN":"0271-5333","PMID":"12110717","abstract":"Although celiac axis stenosis is a frequently encountered occlusive vascular disease, clinically significant ischemic bowel disease caused by celiac axis stenosis is rarely reported due to rich collateral circulation from the superior mesenteric artery (SMA). The most important and frequently encountered collateral vessels from the SMA in patients with celiac axis stenosis are the pancreaticoduodenal arcades and the dorsal pancreatic artery. Subtypes of collateral pathways via the dorsal pancreatic artery include a longitudinal pathway between the celiac branches and the SMA or its branches and a transverse pathway to either the splenic or gastroduodenal artery. A communicating channel between the right hepatic artery and the SMA can be a route for collateral circulation. Hepatic artery variants cause the development of unique collateral pathways that have different characteristics depending on the type of variant. These collateral pathways include intrahepatic interlobar collateral vessels, right gastric to left gastric arterial anastomoses, left hepatic to left gastric arterial anastomoses, and peribiliary arterial plexuses. Major collateral pathways in patients with celiac axis stenosis can be identified with spiral CT, and knowledge concerning this collateral circulation may be important for certain medical procedures such as interventional procedures for the management of hepatic tumors, pancreaticobiliary surgery, and liver transplantation.","author":[{"dropping-particle":"","family":"Song","given":"Soon-Young","non-dropping-particle":"","parse-names":false,"suffix":""},{"dropping-particle":"","family":"Chung","given":"Jin Wook","non-dropping-particle":"","parse-names":false,"suffix":""},{"dropping-particle":"","family":"Kwon","given":"Jong Won","non-dropping-particle":"","parse-names":false,"suffix":""},{"dropping-particle":"","family":"Joh","given":"Joon Hee","non-dropping-particle":"","parse-names":false,"suffix":""},{"dropping-particle":"","family":"Shin","given":"Sang Joon","non-dropping-particle":"","parse-names":false,"suffix":""},{"dropping-particle":"","family":"Kim","given":"Hyun Boem","non-dropping-particle":"","parse-names":false,"suffix":""},{"dropping-particle":"","family":"Park","given":"Jae Hyung","non-dropping-particle":"","parse-names":false,"suffix":""}],"container-title":"RadioGraphics","id":"ITEM-1","issue":"4","issued":{"date-parts":[["2002"]]},"page":"881-893","title":"Collateral Pathways in Patients with Celiac Axis Stenosis: Angiographic–Spiral CT Correlation","type":"article-journal","volume":"22"},"uris":["http://www.mendeley.com/documents/?uuid=03ab5960-c743-4189-a0ac-9a7c83c4c430"]}],"mendeley":{"formattedCitation":"(3)","plainTextFormattedCitation":"(3)","previouslyFormattedCitation":"(3)"},"properties":{"noteIndex":0},"schema":"https://github.com/citation-style-language/schema/raw/master/csl-citation.json"}</w:instrText>
      </w:r>
      <w:r w:rsidR="00FD7C9E">
        <w:fldChar w:fldCharType="separate"/>
      </w:r>
      <w:r w:rsidR="00FD7C9E" w:rsidRPr="00FD7C9E">
        <w:rPr>
          <w:noProof/>
        </w:rPr>
        <w:t>(3)</w:t>
      </w:r>
      <w:r w:rsidR="00FD7C9E">
        <w:fldChar w:fldCharType="end"/>
      </w:r>
      <w:r w:rsidR="00644428">
        <w:t xml:space="preserve">. </w:t>
      </w:r>
      <w:r w:rsidR="00FD7C9E">
        <w:t xml:space="preserve">However, </w:t>
      </w:r>
      <w:r w:rsidR="00DF67FA">
        <w:t xml:space="preserve">blood flow patterns in this collateral artery have not been well studied in CMI patients. </w:t>
      </w:r>
      <w:r w:rsidR="00FD7C9E">
        <w:t>This study utilizes 4D flow MRI to quantitativ</w:t>
      </w:r>
      <w:r w:rsidR="00E8761D">
        <w:t xml:space="preserve">ely measure hemodynamics in </w:t>
      </w:r>
      <w:r w:rsidR="00DF67FA">
        <w:t>an arterial segment in the PDA,</w:t>
      </w:r>
      <w:r w:rsidR="00FD7C9E">
        <w:t xml:space="preserve"> </w:t>
      </w:r>
      <w:r w:rsidR="00E8761D">
        <w:t xml:space="preserve">the gastroduodenal artery (GDA), </w:t>
      </w:r>
      <w:r w:rsidR="00FD7C9E">
        <w:t xml:space="preserve">in controls (N=14) and patients suspected of CMI (N=14) before and after a </w:t>
      </w:r>
      <w:r w:rsidR="00DF67FA">
        <w:t xml:space="preserve">standardized </w:t>
      </w:r>
      <w:r w:rsidR="00FD7C9E">
        <w:t>meal.</w:t>
      </w:r>
    </w:p>
    <w:p w:rsidR="00DE1288" w:rsidRDefault="00DE1288" w:rsidP="00DE1288"/>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r w:rsidRPr="00CF0379">
        <w:rPr>
          <w:b/>
        </w:rPr>
        <w:t>Methods</w:t>
      </w:r>
      <w:r>
        <w:t>:</w:t>
      </w:r>
      <w:r w:rsidRPr="00CF0379">
        <w:t xml:space="preserve"> </w:t>
      </w:r>
    </w:p>
    <w:p w:rsidR="00973DB0" w:rsidRDefault="00DE1288" w:rsidP="00DE1288">
      <w:r w:rsidRPr="00CF0379">
        <w:t xml:space="preserve">In this </w:t>
      </w:r>
      <w:r>
        <w:t>patient-</w:t>
      </w:r>
      <w:r w:rsidRPr="00CF0379">
        <w:t xml:space="preserve">compliant </w:t>
      </w:r>
      <w:r w:rsidRPr="00587DBE">
        <w:rPr>
          <w:noProof/>
        </w:rPr>
        <w:t>and</w:t>
      </w:r>
      <w:r w:rsidRPr="00CF0379">
        <w:t xml:space="preserve"> IRB-approved study, </w:t>
      </w:r>
      <w:r>
        <w:t xml:space="preserve">20 healthy volunteers (age range 19-73y, mean=44y, females=8) and </w:t>
      </w:r>
      <w:r w:rsidRPr="000A5CB6">
        <w:t>19</w:t>
      </w:r>
      <w:r>
        <w:t xml:space="preserve"> patients (age range 21-86y, mean=50y, females=14) with a suspicion of mesenteric ischemia were imaged on clinical 1.5T and 3.0T </w:t>
      </w:r>
      <w:r w:rsidRPr="000A5CB6">
        <w:t>scanner</w:t>
      </w:r>
      <w:r>
        <w:t>s</w:t>
      </w:r>
      <w:r w:rsidRPr="000A5CB6">
        <w:t xml:space="preserve"> (GE Healthcare</w:t>
      </w:r>
      <w:r>
        <w:t>, Waukesha, WI</w:t>
      </w:r>
      <w:r w:rsidRPr="000A5CB6">
        <w:t xml:space="preserve">). </w:t>
      </w:r>
      <w:r>
        <w:t xml:space="preserve">For all subjects, </w:t>
      </w:r>
      <w:r w:rsidRPr="00CF0379">
        <w:t xml:space="preserve">4D PC MR data </w:t>
      </w:r>
      <w:r>
        <w:t xml:space="preserve">were </w:t>
      </w:r>
      <w:r w:rsidRPr="00CF0379">
        <w:t xml:space="preserve">acquired </w:t>
      </w:r>
      <w:r>
        <w:t>before and after ingestion of a meal using radially-undersampled PC-</w:t>
      </w:r>
      <w:r w:rsidRPr="00CF0379">
        <w:t>VIPR acquisi</w:t>
      </w:r>
      <w:r>
        <w:t>tion</w:t>
      </w:r>
      <w:r w:rsidR="00FD7C9E">
        <w:fldChar w:fldCharType="begin" w:fldLock="1"/>
      </w:r>
      <w:r w:rsidR="00FD7C9E">
        <w:instrText>ADDIN CSL_CITATION {"citationItems":[{"id":"ITEM-1","itemData":{"DOI":"26/4/743 [pii]","ISBN":"0195-6108 (Print)\\n0195-6108 (Linking)","ISSN":"01956108","PMID":"15814915","abstract":"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author":[{"dropping-particle":"","family":"Gu","given":"Tianliang","non-dropping-particle":"","parse-names":false,"suffix":""},{"dropping-particle":"","family":"Korosec","given":"Frank R.","non-dropping-particle":"","parse-names":false,"suffix":""},{"dropping-particle":"","family":"Block","given":"Walter F.","non-dropping-particle":"","parse-names":false,"suffix":""},{"dropping-particle":"","family":"Fain","given":"Sean B.","non-dropping-particle":"","parse-names":false,"suffix":""},{"dropping-particle":"","family":"Turk","given":"Quill","non-dropping-particle":"","parse-names":false,"suffix":""},{"dropping-particle":"","family":"Lum","given":"Darren","non-dropping-particle":"","parse-names":false,"suffix":""},{"dropping-particle":"","family":"Zhou","given":"Yong","non-dropping-particle":"","parse-names":false,"suffix":""},{"dropping-particle":"","family":"Grist","given":"Thomas M.","non-dropping-particle":"","parse-names":false,"suffix":""},{"dropping-particle":"","family":"Haughton","given":"Victor","non-dropping-particle":"","parse-names":false,"suffix":""},{"dropping-particle":"","family":"Mistretta","given":"Charles A.","non-dropping-particle":"","parse-names":false,"suffix":""}],"container-title":"AJNR Am J Neuroradiol","id":"ITEM-1","issue":"4","issued":{"date-parts":[["2005"]]},"page":"743-749","title":"PC VIPR: A high-speed 3D phase-contrast method for flow quantification and high-resolution angiography","type":"article-journal","volume":"26"},"uris":["http://www.mendeley.com/documents/?uuid=a5d891eb-4fbb-4f2f-8616-dc5a6bb5ec74"]},{"id":"ITEM-2","itemData":{"DOI":"10.1111/j.1743-6109.2008.01122.x.Endothelial","ISBN":"0000000000000","ISSN":"08966273","PMID":"1000000221","author":[{"dropping-particle":"","family":"Johnson","given":"Kevin M.","non-dropping-particle":"","parse-names":false,"suffix":""},{"dropping-particle":"","family":"Markl","given":"Michael","non-dropping-particle":"","parse-names":false,"suffix":""}],"container-title":"Magn Reson Med","id":"ITEM-2","issue":"2","issued":{"date-parts":[["2010"]]},"page":"349-355","title":"Improved SNR in phase contrast velocimetry with 5-Point balanced flow encoding","type":"article-journal","volume":"63"},"uris":["http://www.mendeley.com/documents/?uuid=05f3a53b-0da6-4b99-900c-6160917c9537"]}],"mendeley":{"formattedCitation":"(4, 5)","plainTextFormattedCitation":"(4, 5)","previouslyFormattedCitation":"(4, 5)"},"properties":{"noteIndex":0},"schema":"https://github.com/citation-style-language/schema/raw/master/csl-citation.json"}</w:instrText>
      </w:r>
      <w:r w:rsidR="00FD7C9E">
        <w:fldChar w:fldCharType="separate"/>
      </w:r>
      <w:r w:rsidR="00FD7C9E" w:rsidRPr="00FD7C9E">
        <w:rPr>
          <w:noProof/>
        </w:rPr>
        <w:t>(4, 5)</w:t>
      </w:r>
      <w:r w:rsidR="00FD7C9E">
        <w:fldChar w:fldCharType="end"/>
      </w:r>
      <w:r w:rsidR="00FD7C9E">
        <w:t xml:space="preserve"> </w:t>
      </w:r>
      <w:r>
        <w:t>with full volumetric coverage of the upper abdomen:</w:t>
      </w:r>
      <w:r w:rsidRPr="00CF0379">
        <w:t xml:space="preserve"> imaging volume: 32x32x24cm spherical; 1.25mm isotropic </w:t>
      </w:r>
      <w:r>
        <w:t>resolution; TR/TE=6.6-8.3ms/1.9-2.7</w:t>
      </w:r>
      <w:r w:rsidRPr="00CF0379">
        <w:t>m</w:t>
      </w:r>
      <w:r>
        <w:t>s; tip angle=6-15°; V</w:t>
      </w:r>
      <w:r>
        <w:rPr>
          <w:vertAlign w:val="subscript"/>
        </w:rPr>
        <w:t>enc</w:t>
      </w:r>
      <w:r>
        <w:t>=100-120cm/s; intra</w:t>
      </w:r>
      <w:r w:rsidRPr="00CF0379">
        <w:t>va</w:t>
      </w:r>
      <w:r>
        <w:t>s</w:t>
      </w:r>
      <w:r w:rsidRPr="00CF0379">
        <w:t xml:space="preserve">cular contrast agent (0.03mmol/kg </w:t>
      </w:r>
      <w:proofErr w:type="spellStart"/>
      <w:r w:rsidRPr="00CF0379">
        <w:t>gadofosveset</w:t>
      </w:r>
      <w:proofErr w:type="spellEnd"/>
      <w:r w:rsidRPr="00CF0379">
        <w:t xml:space="preserve"> </w:t>
      </w:r>
      <w:proofErr w:type="spellStart"/>
      <w:r w:rsidRPr="00CF0379">
        <w:t>trisodium</w:t>
      </w:r>
      <w:proofErr w:type="spellEnd"/>
      <w:r w:rsidRPr="00CF0379">
        <w:t xml:space="preserve"> (</w:t>
      </w:r>
      <w:proofErr w:type="spellStart"/>
      <w:r w:rsidRPr="00CF0379">
        <w:t>Lantheus</w:t>
      </w:r>
      <w:proofErr w:type="spellEnd"/>
      <w:r w:rsidRPr="00CF0379">
        <w:t>, N. Billerica, MA))</w:t>
      </w:r>
      <w:r>
        <w:t>; with retrospective ECG and respiratory gating. Pre-prandial</w:t>
      </w:r>
      <w:r w:rsidRPr="00CF0379">
        <w:t xml:space="preserve"> imaging was performed after 5 hours of fasting. After the first </w:t>
      </w:r>
      <w:r>
        <w:t>scan, subjects orally ingested 4</w:t>
      </w:r>
      <w:r w:rsidRPr="00CF0379">
        <w:t xml:space="preserve">74 mL </w:t>
      </w:r>
      <w:proofErr w:type="spellStart"/>
      <w:r w:rsidRPr="00CF0379">
        <w:t>EnSure</w:t>
      </w:r>
      <w:proofErr w:type="spellEnd"/>
      <w:r w:rsidRPr="00CF0379">
        <w:t xml:space="preserve"> Plus</w:t>
      </w:r>
      <w:r w:rsidRPr="009338C7">
        <w:rPr>
          <w:vertAlign w:val="superscript"/>
        </w:rPr>
        <w:t>®</w:t>
      </w:r>
      <w:r w:rsidRPr="00CF0379">
        <w:t xml:space="preserve"> (Abbot Laboratories, Columbus, OH</w:t>
      </w:r>
      <w:r>
        <w:t>) and scanning resumed 20 minutes after ingestion</w:t>
      </w:r>
      <w:r w:rsidRPr="00CF0379">
        <w:t xml:space="preserve">. </w:t>
      </w:r>
      <w:r>
        <w:t xml:space="preserve">3D vessel segmentation from </w:t>
      </w:r>
      <w:r>
        <w:lastRenderedPageBreak/>
        <w:t>the PC data was performed using Mimics</w:t>
      </w:r>
      <w:r w:rsidR="00DF67FA">
        <w:t xml:space="preserve"> (Materialize, Leuven, Belgium).</w:t>
      </w:r>
      <w:r>
        <w:t xml:space="preserve"> Ensight </w:t>
      </w:r>
      <w:r w:rsidRPr="00A14B74">
        <w:t xml:space="preserve">(ANSYS, Canonsburg, PA) </w:t>
      </w:r>
      <w:r>
        <w:t>was used for</w:t>
      </w:r>
      <w:r w:rsidR="00973DB0">
        <w:t xml:space="preserve"> cut</w:t>
      </w:r>
      <w:r w:rsidR="00E8761D">
        <w:t>-</w:t>
      </w:r>
      <w:r>
        <w:t>plane placement and flow visualization</w:t>
      </w:r>
      <w:r w:rsidR="00973DB0">
        <w:t xml:space="preserve"> in the </w:t>
      </w:r>
      <w:r w:rsidR="00DF67FA">
        <w:t xml:space="preserve">GDA. </w:t>
      </w:r>
      <w:r>
        <w:t>Cut-planes were exported to a customized software package</w:t>
      </w:r>
      <w:r w:rsidR="00DF67FA">
        <w:fldChar w:fldCharType="begin" w:fldLock="1"/>
      </w:r>
      <w:r w:rsidR="00DF67FA">
        <w:instrText>ADDIN CSL_CITATION {"citationItems":[{"id":"ITEM-1","itemData":{"author":[{"dropping-particle":"","family":"Stalder","given":"A. F.","non-dropping-particle":"","parse-names":false,"suffix":""},{"dropping-particle":"","family":"Russe","given":"M. F.","non-dropping-particle":"","parse-names":false,"suffix":""},{"dropping-particle":"","family":"Frydrychowicz","given":"A.","non-dropping-particle":"","parse-names":false,"suffix":""},{"dropping-particle":"","family":"Bock","given":"J.","non-dropping-particle":"","parse-names":false,"suffix":""},{"dropping-particle":"","family":"Hennig","given":"J.","non-dropping-particle":"","parse-names":false,"suffix":""},{"dropping-particle":"","family":"Markl","given":"M.","non-dropping-particle":"","parse-names":false,"suffix":""}],"container-title":"MRM","id":"ITEM-1","issue":"5","issued":{"date-parts":[["2008"]]},"page":"1218-1231","title":"Quantitative 2D and 3D phase contrast MRI: optimized analysis of blood flow and vessel wall parameters","type":"article-journal","volume":"60"},"uris":["http://www.mendeley.com/documents/?uuid=7a873ac9-9605-4f69-8d06-1a043121dfd1"]}],"mendeley":{"formattedCitation":"(6)","plainTextFormattedCitation":"(6)"},"properties":{"noteIndex":0},"schema":"https://github.com/citation-style-language/schema/raw/master/csl-citation.json"}</w:instrText>
      </w:r>
      <w:r w:rsidR="00DF67FA">
        <w:fldChar w:fldCharType="separate"/>
      </w:r>
      <w:r w:rsidR="00DF67FA" w:rsidRPr="00DF67FA">
        <w:rPr>
          <w:noProof/>
        </w:rPr>
        <w:t>(6)</w:t>
      </w:r>
      <w:r w:rsidR="00DF67FA">
        <w:fldChar w:fldCharType="end"/>
      </w:r>
      <w:r w:rsidR="00DF67FA">
        <w:t xml:space="preserve"> </w:t>
      </w:r>
      <w:r>
        <w:t>for manual temporal segmentati</w:t>
      </w:r>
      <w:r w:rsidR="00E8761D">
        <w:t xml:space="preserve">on throughout the cardiac cycle. </w:t>
      </w:r>
    </w:p>
    <w:p w:rsidR="00973DB0" w:rsidRDefault="00973DB0" w:rsidP="00DE1288"/>
    <w:p w:rsidR="00DE1288" w:rsidRDefault="00DE1288" w:rsidP="00DE1288">
      <w:r>
        <w:t xml:space="preserve">After data analysis, diagnoses for the patient group were given. The patient group was then subdivided into a true CMI group and negative diagnosis group based on these diagnoses. </w:t>
      </w:r>
      <w:r w:rsidR="00973DB0">
        <w:t>GDA flow was</w:t>
      </w:r>
      <w:r w:rsidRPr="00A14B74">
        <w:t xml:space="preserve"> compared between each subgroup using a two-tailed Welch t-test. For all statistical tests, p</w:t>
      </w:r>
      <w:r>
        <w:t>&lt;</w:t>
      </w:r>
      <w:r w:rsidRPr="00A14B74">
        <w:t>0.05 was chosen to reflect statistical significance.</w:t>
      </w:r>
    </w:p>
    <w:p w:rsidR="00DE1288" w:rsidRDefault="00DE1288" w:rsidP="00DE1288"/>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sidRPr="00DC720E">
        <w:rPr>
          <w:b/>
        </w:rPr>
        <w:t>Results:</w:t>
      </w:r>
      <w:r>
        <w:rPr>
          <w:b/>
        </w:rPr>
        <w:t xml:space="preserve"> </w:t>
      </w:r>
    </w:p>
    <w:p w:rsidR="00E8761D" w:rsidRDefault="00E8761D" w:rsidP="00E8761D">
      <w:r>
        <w:t xml:space="preserve">4D flow data were successfully obtained for all 39 subjects and the GDA was visualized in 28 of these patients. </w:t>
      </w:r>
      <w:r w:rsidR="00C63E94">
        <w:t xml:space="preserve">Average flow rates and percent change in flow values for each group are summarized in </w:t>
      </w:r>
      <w:proofErr w:type="gramStart"/>
      <w:r w:rsidR="00C63E94">
        <w:t>Table ?.</w:t>
      </w:r>
      <w:proofErr w:type="gramEnd"/>
      <w:r w:rsidR="00C63E94">
        <w:t xml:space="preserve"> </w:t>
      </w:r>
    </w:p>
    <w:p w:rsidR="00E8761D" w:rsidRDefault="00E8761D" w:rsidP="00E8761D"/>
    <w:tbl>
      <w:tblPr>
        <w:tblStyle w:val="TableGrid"/>
        <w:tblW w:w="0" w:type="auto"/>
        <w:tblLook w:val="04A0" w:firstRow="1" w:lastRow="0" w:firstColumn="1" w:lastColumn="0" w:noHBand="0" w:noVBand="1"/>
      </w:tblPr>
      <w:tblGrid>
        <w:gridCol w:w="2155"/>
        <w:gridCol w:w="2705"/>
        <w:gridCol w:w="2700"/>
        <w:gridCol w:w="1710"/>
      </w:tblGrid>
      <w:tr w:rsidR="007250B2" w:rsidTr="007250B2">
        <w:tc>
          <w:tcPr>
            <w:tcW w:w="2155" w:type="dxa"/>
            <w:tcBorders>
              <w:top w:val="nil"/>
              <w:left w:val="nil"/>
              <w:right w:val="nil"/>
            </w:tcBorders>
            <w:vAlign w:val="center"/>
          </w:tcPr>
          <w:p w:rsidR="007250B2" w:rsidRDefault="007250B2" w:rsidP="007250B2">
            <w:pPr>
              <w:jc w:val="center"/>
              <w:rPr>
                <w:b/>
              </w:rPr>
            </w:pPr>
            <w:r>
              <w:rPr>
                <w:b/>
              </w:rPr>
              <w:t>Group</w:t>
            </w:r>
          </w:p>
        </w:tc>
        <w:tc>
          <w:tcPr>
            <w:tcW w:w="2705" w:type="dxa"/>
            <w:tcBorders>
              <w:top w:val="nil"/>
              <w:left w:val="nil"/>
              <w:right w:val="nil"/>
            </w:tcBorders>
            <w:vAlign w:val="center"/>
          </w:tcPr>
          <w:p w:rsidR="007250B2" w:rsidRPr="00E8761D" w:rsidRDefault="007250B2" w:rsidP="007250B2">
            <w:pPr>
              <w:jc w:val="center"/>
            </w:pPr>
            <w:r>
              <w:t>Average Preprandial Flow Rate (mL/min)</w:t>
            </w:r>
          </w:p>
        </w:tc>
        <w:tc>
          <w:tcPr>
            <w:tcW w:w="2700" w:type="dxa"/>
            <w:tcBorders>
              <w:top w:val="nil"/>
              <w:left w:val="nil"/>
              <w:right w:val="nil"/>
            </w:tcBorders>
            <w:vAlign w:val="center"/>
          </w:tcPr>
          <w:p w:rsidR="007250B2" w:rsidRPr="00E8761D" w:rsidRDefault="007250B2" w:rsidP="007250B2">
            <w:pPr>
              <w:jc w:val="center"/>
            </w:pPr>
            <w:r>
              <w:t>Average Postprandial Flow Rate (mL/min)</w:t>
            </w:r>
          </w:p>
        </w:tc>
        <w:tc>
          <w:tcPr>
            <w:tcW w:w="1710" w:type="dxa"/>
            <w:tcBorders>
              <w:top w:val="nil"/>
              <w:left w:val="nil"/>
              <w:right w:val="nil"/>
            </w:tcBorders>
            <w:vAlign w:val="center"/>
          </w:tcPr>
          <w:p w:rsidR="007250B2" w:rsidRPr="00E8761D" w:rsidRDefault="007250B2" w:rsidP="007250B2">
            <w:pPr>
              <w:jc w:val="center"/>
            </w:pPr>
            <w:r>
              <w:t>% Change</w:t>
            </w:r>
          </w:p>
        </w:tc>
      </w:tr>
      <w:tr w:rsidR="007250B2" w:rsidTr="007250B2">
        <w:tc>
          <w:tcPr>
            <w:tcW w:w="2155" w:type="dxa"/>
            <w:tcBorders>
              <w:left w:val="nil"/>
              <w:right w:val="nil"/>
            </w:tcBorders>
          </w:tcPr>
          <w:p w:rsidR="007250B2" w:rsidRPr="00E8761D" w:rsidRDefault="007250B2" w:rsidP="007250B2">
            <w:r>
              <w:t>Control</w:t>
            </w:r>
          </w:p>
        </w:tc>
        <w:tc>
          <w:tcPr>
            <w:tcW w:w="2705" w:type="dxa"/>
            <w:tcBorders>
              <w:left w:val="nil"/>
              <w:right w:val="nil"/>
            </w:tcBorders>
          </w:tcPr>
          <w:p w:rsidR="007250B2" w:rsidRPr="00E8761D" w:rsidRDefault="007250B2" w:rsidP="007250B2">
            <w:pPr>
              <w:jc w:val="center"/>
            </w:pPr>
            <w:r>
              <w:t>76.3 ± 37.0</w:t>
            </w:r>
          </w:p>
        </w:tc>
        <w:tc>
          <w:tcPr>
            <w:tcW w:w="2700" w:type="dxa"/>
            <w:tcBorders>
              <w:left w:val="nil"/>
              <w:right w:val="nil"/>
            </w:tcBorders>
          </w:tcPr>
          <w:p w:rsidR="007250B2" w:rsidRPr="00E8761D" w:rsidRDefault="007250B2" w:rsidP="007250B2">
            <w:pPr>
              <w:jc w:val="center"/>
            </w:pPr>
            <w:r>
              <w:t>88.6 ± 50.3</w:t>
            </w:r>
          </w:p>
        </w:tc>
        <w:tc>
          <w:tcPr>
            <w:tcW w:w="1710" w:type="dxa"/>
            <w:tcBorders>
              <w:left w:val="nil"/>
              <w:right w:val="nil"/>
            </w:tcBorders>
          </w:tcPr>
          <w:p w:rsidR="007250B2" w:rsidRPr="00E8761D" w:rsidRDefault="007250B2" w:rsidP="007250B2">
            <w:pPr>
              <w:jc w:val="center"/>
            </w:pPr>
            <w:r>
              <w:t>14.3 ± 33.1</w:t>
            </w:r>
          </w:p>
        </w:tc>
      </w:tr>
      <w:tr w:rsidR="007250B2" w:rsidTr="007250B2">
        <w:tc>
          <w:tcPr>
            <w:tcW w:w="2155" w:type="dxa"/>
            <w:tcBorders>
              <w:left w:val="nil"/>
              <w:right w:val="nil"/>
            </w:tcBorders>
          </w:tcPr>
          <w:p w:rsidR="007250B2" w:rsidRPr="00E8761D" w:rsidRDefault="007250B2" w:rsidP="007250B2">
            <w:r>
              <w:t>Negative Diagnosis</w:t>
            </w:r>
          </w:p>
        </w:tc>
        <w:tc>
          <w:tcPr>
            <w:tcW w:w="2705" w:type="dxa"/>
            <w:tcBorders>
              <w:left w:val="nil"/>
              <w:right w:val="nil"/>
            </w:tcBorders>
          </w:tcPr>
          <w:p w:rsidR="007250B2" w:rsidRPr="00E8761D" w:rsidRDefault="007250B2" w:rsidP="007250B2">
            <w:pPr>
              <w:jc w:val="center"/>
            </w:pPr>
            <w:r>
              <w:t>-2.54 ± 161</w:t>
            </w:r>
          </w:p>
        </w:tc>
        <w:tc>
          <w:tcPr>
            <w:tcW w:w="2700" w:type="dxa"/>
            <w:tcBorders>
              <w:left w:val="nil"/>
              <w:right w:val="nil"/>
            </w:tcBorders>
          </w:tcPr>
          <w:p w:rsidR="007250B2" w:rsidRPr="00E8761D" w:rsidRDefault="007250B2" w:rsidP="007250B2">
            <w:pPr>
              <w:jc w:val="center"/>
            </w:pPr>
            <w:r>
              <w:t>103 ± 210</w:t>
            </w:r>
          </w:p>
        </w:tc>
        <w:tc>
          <w:tcPr>
            <w:tcW w:w="1710" w:type="dxa"/>
            <w:tcBorders>
              <w:left w:val="nil"/>
              <w:right w:val="nil"/>
            </w:tcBorders>
          </w:tcPr>
          <w:p w:rsidR="007250B2" w:rsidRPr="00E8761D" w:rsidRDefault="007250B2" w:rsidP="007250B2">
            <w:pPr>
              <w:jc w:val="center"/>
            </w:pPr>
            <w:r>
              <w:t>-54.5 ± 61.6</w:t>
            </w:r>
          </w:p>
        </w:tc>
      </w:tr>
      <w:tr w:rsidR="007250B2" w:rsidTr="007250B2">
        <w:tc>
          <w:tcPr>
            <w:tcW w:w="2155" w:type="dxa"/>
            <w:tcBorders>
              <w:left w:val="nil"/>
              <w:right w:val="nil"/>
            </w:tcBorders>
          </w:tcPr>
          <w:p w:rsidR="007250B2" w:rsidRPr="00E8761D" w:rsidRDefault="007250B2" w:rsidP="007250B2">
            <w:r>
              <w:t>Ischemia</w:t>
            </w:r>
          </w:p>
        </w:tc>
        <w:tc>
          <w:tcPr>
            <w:tcW w:w="2705" w:type="dxa"/>
            <w:tcBorders>
              <w:left w:val="nil"/>
              <w:right w:val="nil"/>
            </w:tcBorders>
          </w:tcPr>
          <w:p w:rsidR="007250B2" w:rsidRPr="00E8761D" w:rsidRDefault="007250B2" w:rsidP="007250B2">
            <w:pPr>
              <w:jc w:val="center"/>
            </w:pPr>
            <w:r>
              <w:t>154 ± 548</w:t>
            </w:r>
          </w:p>
        </w:tc>
        <w:tc>
          <w:tcPr>
            <w:tcW w:w="2700" w:type="dxa"/>
            <w:tcBorders>
              <w:left w:val="nil"/>
              <w:right w:val="nil"/>
            </w:tcBorders>
          </w:tcPr>
          <w:p w:rsidR="007250B2" w:rsidRPr="00E8761D" w:rsidRDefault="007250B2" w:rsidP="007250B2">
            <w:pPr>
              <w:jc w:val="center"/>
            </w:pPr>
            <w:r>
              <w:t>219 ± 429</w:t>
            </w:r>
          </w:p>
        </w:tc>
        <w:tc>
          <w:tcPr>
            <w:tcW w:w="1710" w:type="dxa"/>
            <w:tcBorders>
              <w:left w:val="nil"/>
              <w:right w:val="nil"/>
            </w:tcBorders>
          </w:tcPr>
          <w:p w:rsidR="007250B2" w:rsidRPr="00E8761D" w:rsidRDefault="007250B2" w:rsidP="007250B2">
            <w:pPr>
              <w:jc w:val="center"/>
            </w:pPr>
            <w:r>
              <w:t>3.32 ± 150</w:t>
            </w:r>
          </w:p>
        </w:tc>
      </w:tr>
    </w:tbl>
    <w:p w:rsidR="00E8761D" w:rsidRDefault="00E8761D" w:rsidP="00E8761D">
      <w:pPr>
        <w:rPr>
          <w:b/>
        </w:rPr>
      </w:pPr>
    </w:p>
    <w:p w:rsidR="00DE1288" w:rsidRPr="0003764D" w:rsidRDefault="00DE1288" w:rsidP="00DE1288"/>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Pr>
          <w:b/>
        </w:rPr>
        <w:t xml:space="preserve">Discussion: </w:t>
      </w:r>
    </w:p>
    <w:p w:rsidR="007250B2" w:rsidRDefault="007250B2" w:rsidP="00DE1288">
      <w:bookmarkStart w:id="0" w:name="_GoBack"/>
      <w:bookmarkEnd w:id="0"/>
    </w:p>
    <w:p w:rsidR="00DE1288" w:rsidRDefault="00DE1288" w:rsidP="00DE1288">
      <w:pPr>
        <w:rPr>
          <w:b/>
        </w:rPr>
      </w:pPr>
    </w:p>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sidRPr="00DC720E">
        <w:rPr>
          <w:b/>
        </w:rPr>
        <w:t>Conclusion:</w:t>
      </w:r>
      <w:r>
        <w:rPr>
          <w:b/>
        </w:rPr>
        <w:t xml:space="preserve"> </w:t>
      </w:r>
    </w:p>
    <w:p w:rsidR="002A4DF6" w:rsidRDefault="002A4DF6" w:rsidP="00DE1288">
      <w:pPr>
        <w:rPr>
          <w:b/>
        </w:rPr>
      </w:pPr>
    </w:p>
    <w:p w:rsidR="0052375A" w:rsidRDefault="0052375A" w:rsidP="00DE1288">
      <w:pPr>
        <w:rPr>
          <w:b/>
        </w:rPr>
        <w:sectPr w:rsidR="0052375A" w:rsidSect="005A6A16">
          <w:type w:val="continuous"/>
          <w:pgSz w:w="12240" w:h="15840"/>
          <w:pgMar w:top="1440" w:right="1440" w:bottom="1440" w:left="1440" w:header="720" w:footer="720" w:gutter="0"/>
          <w:cols w:space="720"/>
          <w:docGrid w:linePitch="360"/>
        </w:sectPr>
      </w:pPr>
    </w:p>
    <w:p w:rsidR="002A4DF6" w:rsidRDefault="002A4DF6" w:rsidP="00DE1288">
      <w:pPr>
        <w:rPr>
          <w:b/>
        </w:rPr>
      </w:pPr>
    </w:p>
    <w:p w:rsidR="002A4DF6" w:rsidRDefault="002A4DF6" w:rsidP="00DE1288">
      <w:pPr>
        <w:rPr>
          <w:b/>
        </w:rPr>
      </w:pPr>
    </w:p>
    <w:p w:rsidR="00DE1288" w:rsidRPr="00DC720E" w:rsidRDefault="00DE1288" w:rsidP="00DE1288">
      <w:pPr>
        <w:rPr>
          <w:b/>
        </w:rPr>
      </w:pPr>
    </w:p>
    <w:p w:rsidR="005A6A16" w:rsidRDefault="005A6A16" w:rsidP="00DE1288">
      <w:pPr>
        <w:rPr>
          <w:b/>
        </w:rPr>
      </w:pPr>
    </w:p>
    <w:p w:rsidR="002A4DF6" w:rsidRDefault="002A4DF6" w:rsidP="00DE1288">
      <w:pPr>
        <w:rPr>
          <w:b/>
        </w:rPr>
        <w:sectPr w:rsidR="002A4DF6" w:rsidSect="005A6A16">
          <w:type w:val="continuous"/>
          <w:pgSz w:w="12240" w:h="15840"/>
          <w:pgMar w:top="1440" w:right="1440" w:bottom="1440" w:left="1440" w:header="720" w:footer="720" w:gutter="0"/>
          <w:cols w:space="720"/>
          <w:docGrid w:linePitch="360"/>
        </w:sectPr>
      </w:pPr>
    </w:p>
    <w:p w:rsidR="00DE1288" w:rsidRDefault="00DE1288" w:rsidP="00DE1288">
      <w:pPr>
        <w:rPr>
          <w:rFonts w:ascii="Arial" w:hAnsi="Arial" w:cs="Arial"/>
          <w:b/>
          <w:sz w:val="20"/>
          <w:szCs w:val="20"/>
          <w:lang w:val="en-GB"/>
        </w:rPr>
      </w:pPr>
      <w:r w:rsidRPr="00DC720E">
        <w:rPr>
          <w:b/>
        </w:rPr>
        <w:lastRenderedPageBreak/>
        <w:t>References:</w:t>
      </w:r>
      <w:r w:rsidRPr="0054540C">
        <w:rPr>
          <w:rFonts w:ascii="Arial" w:hAnsi="Arial" w:cs="Arial"/>
          <w:b/>
          <w:sz w:val="20"/>
          <w:szCs w:val="20"/>
          <w:lang w:val="en-GB"/>
        </w:rPr>
        <w:t xml:space="preserve"> </w:t>
      </w:r>
    </w:p>
    <w:p w:rsidR="00DF67FA" w:rsidRPr="00DF67FA" w:rsidRDefault="00DE1288" w:rsidP="00DF67FA">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DF67FA" w:rsidRPr="00DF67FA">
        <w:rPr>
          <w:noProof/>
        </w:rPr>
        <w:t>1. Sreenarasimhaiah J. Chronic mesenteric ischemia. Best Pract Res Clin Gastroenterol 2005;19:283–295.</w:t>
      </w:r>
    </w:p>
    <w:p w:rsidR="00DF67FA" w:rsidRPr="00DF67FA" w:rsidRDefault="00DF67FA" w:rsidP="00DF67FA">
      <w:pPr>
        <w:widowControl w:val="0"/>
        <w:autoSpaceDE w:val="0"/>
        <w:autoSpaceDN w:val="0"/>
        <w:adjustRightInd w:val="0"/>
        <w:rPr>
          <w:noProof/>
        </w:rPr>
      </w:pPr>
      <w:r w:rsidRPr="00DF67FA">
        <w:rPr>
          <w:noProof/>
        </w:rPr>
        <w:t>2. Poole JW, Sammartano RJ, Boley SJ. Hemodynamic basis of the pain of chronic mesenteric ischemia. Am J Surg 1987;153:171–6.</w:t>
      </w:r>
    </w:p>
    <w:p w:rsidR="00DF67FA" w:rsidRPr="00DF67FA" w:rsidRDefault="00DF67FA" w:rsidP="00DF67FA">
      <w:pPr>
        <w:widowControl w:val="0"/>
        <w:autoSpaceDE w:val="0"/>
        <w:autoSpaceDN w:val="0"/>
        <w:adjustRightInd w:val="0"/>
        <w:rPr>
          <w:noProof/>
        </w:rPr>
      </w:pPr>
      <w:r w:rsidRPr="00DF67FA">
        <w:rPr>
          <w:noProof/>
        </w:rPr>
        <w:t>3. Song S-Y, Chung JW, Kwon JW, et al. Collateral Pathways in Patients with Celiac Axis Stenosis: Angiographic–Spiral CT Correlation. RadioGraphics 2002;22:881–893.</w:t>
      </w:r>
    </w:p>
    <w:p w:rsidR="00DF67FA" w:rsidRPr="00DF67FA" w:rsidRDefault="00DF67FA" w:rsidP="00DF67FA">
      <w:pPr>
        <w:widowControl w:val="0"/>
        <w:autoSpaceDE w:val="0"/>
        <w:autoSpaceDN w:val="0"/>
        <w:adjustRightInd w:val="0"/>
        <w:rPr>
          <w:noProof/>
        </w:rPr>
      </w:pPr>
      <w:r w:rsidRPr="00DF67FA">
        <w:rPr>
          <w:noProof/>
        </w:rPr>
        <w:t>4. Gu T, Korosec FR, Block WF, et al. PC VIPR: A high-speed 3D phase-contrast method for flow quantification and high-resolution angiography. AJNR Am J Neuroradiol 2005;26:743–749.</w:t>
      </w:r>
    </w:p>
    <w:p w:rsidR="00DF67FA" w:rsidRPr="00DF67FA" w:rsidRDefault="00DF67FA" w:rsidP="00DF67FA">
      <w:pPr>
        <w:widowControl w:val="0"/>
        <w:autoSpaceDE w:val="0"/>
        <w:autoSpaceDN w:val="0"/>
        <w:adjustRightInd w:val="0"/>
        <w:rPr>
          <w:noProof/>
        </w:rPr>
      </w:pPr>
      <w:r w:rsidRPr="00DF67FA">
        <w:rPr>
          <w:noProof/>
        </w:rPr>
        <w:t>5. Johnson KM, Markl M. Improved SNR in phase contrast velocimetry with 5-Point balanced flow encoding. Magn Reson Med 2010;63:349–355.</w:t>
      </w:r>
    </w:p>
    <w:p w:rsidR="00DF67FA" w:rsidRPr="00DF67FA" w:rsidRDefault="00DF67FA" w:rsidP="00DF67FA">
      <w:pPr>
        <w:widowControl w:val="0"/>
        <w:autoSpaceDE w:val="0"/>
        <w:autoSpaceDN w:val="0"/>
        <w:adjustRightInd w:val="0"/>
        <w:rPr>
          <w:noProof/>
        </w:rPr>
      </w:pPr>
      <w:r w:rsidRPr="00DF67FA">
        <w:rPr>
          <w:noProof/>
        </w:rPr>
        <w:t>6. Stalder AF, Russe MF, Frydrychowicz A, Bock J, Hennig J, Markl M. Quantitative 2D and 3D phase contrast MRI: optimized analysis of blood flow and vessel wall parameters. MRM 2008;60:1218–1231.</w:t>
      </w:r>
    </w:p>
    <w:p w:rsidR="00DE1288" w:rsidRPr="008A4C8E" w:rsidRDefault="00DE1288" w:rsidP="00DE1288">
      <w:r>
        <w:fldChar w:fldCharType="end"/>
      </w:r>
    </w:p>
    <w:p w:rsidR="00DE1288" w:rsidRDefault="00DE1288" w:rsidP="00DE1288">
      <w:pPr>
        <w:rPr>
          <w:b/>
        </w:rPr>
      </w:pPr>
      <w:r w:rsidRPr="00FD3263">
        <w:rPr>
          <w:b/>
          <w:noProof/>
          <w:lang w:eastAsia="en-US"/>
        </w:rPr>
        <mc:AlternateContent>
          <mc:Choice Requires="wpg">
            <w:drawing>
              <wp:anchor distT="0" distB="0" distL="114300" distR="114300" simplePos="0" relativeHeight="251659264" behindDoc="0" locked="0" layoutInCell="1" allowOverlap="1" wp14:anchorId="447A82E4" wp14:editId="2AFC3048">
                <wp:simplePos x="0" y="0"/>
                <wp:positionH relativeFrom="column">
                  <wp:posOffset>-16510</wp:posOffset>
                </wp:positionH>
                <wp:positionV relativeFrom="paragraph">
                  <wp:posOffset>248285</wp:posOffset>
                </wp:positionV>
                <wp:extent cx="5514340" cy="4210050"/>
                <wp:effectExtent l="0" t="0" r="0" b="0"/>
                <wp:wrapTopAndBottom/>
                <wp:docPr id="95" name="Group 3"/>
                <wp:cNvGraphicFramePr/>
                <a:graphic xmlns:a="http://schemas.openxmlformats.org/drawingml/2006/main">
                  <a:graphicData uri="http://schemas.microsoft.com/office/word/2010/wordprocessingGroup">
                    <wpg:wgp>
                      <wpg:cNvGrpSpPr/>
                      <wpg:grpSpPr>
                        <a:xfrm>
                          <a:off x="0" y="0"/>
                          <a:ext cx="5514340" cy="4210050"/>
                          <a:chOff x="0" y="0"/>
                          <a:chExt cx="5432448" cy="4120051"/>
                        </a:xfrm>
                      </wpg:grpSpPr>
                      <wpg:grpSp>
                        <wpg:cNvPr id="96" name="Group 96"/>
                        <wpg:cNvGrpSpPr/>
                        <wpg:grpSpPr>
                          <a:xfrm>
                            <a:off x="0" y="0"/>
                            <a:ext cx="5432448" cy="4120051"/>
                            <a:chOff x="0" y="0"/>
                            <a:chExt cx="5022548" cy="3752850"/>
                          </a:xfrm>
                        </wpg:grpSpPr>
                        <pic:pic xmlns:pic="http://schemas.openxmlformats.org/drawingml/2006/picture">
                          <pic:nvPicPr>
                            <pic:cNvPr id="97" name="Picture 97"/>
                            <pic:cNvPicPr>
                              <a:picLocks noChangeAspect="1"/>
                            </pic:cNvPicPr>
                          </pic:nvPicPr>
                          <pic:blipFill rotWithShape="1">
                            <a:blip r:embed="rId5" cstate="print">
                              <a:extLst>
                                <a:ext uri="{28A0092B-C50C-407E-A947-70E740481C1C}">
                                  <a14:useLocalDpi xmlns:a14="http://schemas.microsoft.com/office/drawing/2010/main" val="0"/>
                                </a:ext>
                              </a:extLst>
                            </a:blip>
                            <a:srcRect l="7259" t="-761" r="5802" b="761"/>
                            <a:stretch/>
                          </pic:blipFill>
                          <pic:spPr>
                            <a:xfrm>
                              <a:off x="0" y="0"/>
                              <a:ext cx="4937760" cy="3752850"/>
                            </a:xfrm>
                            <a:prstGeom prst="rect">
                              <a:avLst/>
                            </a:prstGeom>
                          </pic:spPr>
                        </pic:pic>
                        <wps:wsp>
                          <wps:cNvPr id="99" name="TextBox 9"/>
                          <wps:cNvSpPr txBox="1"/>
                          <wps:spPr>
                            <a:xfrm>
                              <a:off x="32777" y="1524706"/>
                              <a:ext cx="1631256" cy="445975"/>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Pancreaticoduodenal arcades</w:t>
                                </w:r>
                              </w:p>
                            </w:txbxContent>
                          </wps:txbx>
                          <wps:bodyPr wrap="square" rtlCol="0">
                            <a:spAutoFit/>
                          </wps:bodyPr>
                        </wps:wsp>
                        <wps:wsp>
                          <wps:cNvPr id="101" name="Straight Arrow Connector 101"/>
                          <wps:cNvCnPr/>
                          <wps:spPr>
                            <a:xfrm>
                              <a:off x="441204" y="2027116"/>
                              <a:ext cx="555983" cy="12829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504950" y="971549"/>
                              <a:ext cx="319087" cy="2381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TextBox 15"/>
                          <wps:cNvSpPr txBox="1"/>
                          <wps:spPr>
                            <a:xfrm>
                              <a:off x="997131" y="734774"/>
                              <a:ext cx="634924" cy="263736"/>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GDA</w:t>
                                </w:r>
                              </w:p>
                            </w:txbxContent>
                          </wps:txbx>
                          <wps:bodyPr wrap="square" rtlCol="0">
                            <a:spAutoFit/>
                          </wps:bodyPr>
                        </wps:wsp>
                        <wps:wsp>
                          <wps:cNvPr id="104" name="TextBox 16"/>
                          <wps:cNvSpPr txBox="1"/>
                          <wps:spPr>
                            <a:xfrm>
                              <a:off x="3454518" y="1721524"/>
                              <a:ext cx="1280995" cy="263775"/>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Proximal SMA</w:t>
                                </w:r>
                              </w:p>
                            </w:txbxContent>
                          </wps:txbx>
                          <wps:bodyPr wrap="square" rtlCol="0">
                            <a:spAutoFit/>
                          </wps:bodyPr>
                        </wps:wsp>
                        <wps:wsp>
                          <wps:cNvPr id="105" name="Straight Arrow Connector 105"/>
                          <wps:cNvCnPr/>
                          <wps:spPr>
                            <a:xfrm flipH="1" flipV="1">
                              <a:off x="2916556" y="1428749"/>
                              <a:ext cx="537962" cy="399906"/>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TextBox 25"/>
                          <wps:cNvSpPr txBox="1"/>
                          <wps:spPr>
                            <a:xfrm>
                              <a:off x="902164" y="0"/>
                              <a:ext cx="1624317" cy="263736"/>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Left gastric artery</w:t>
                                </w:r>
                              </w:p>
                            </w:txbxContent>
                          </wps:txbx>
                          <wps:bodyPr wrap="square" rtlCol="0">
                            <a:spAutoFit/>
                          </wps:bodyPr>
                        </wps:wsp>
                        <wps:wsp>
                          <wps:cNvPr id="107" name="Straight Arrow Connector 107"/>
                          <wps:cNvCnPr/>
                          <wps:spPr>
                            <a:xfrm>
                              <a:off x="2390774" y="214638"/>
                              <a:ext cx="428626" cy="247323"/>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TextBox 29"/>
                          <wps:cNvSpPr txBox="1"/>
                          <wps:spPr>
                            <a:xfrm>
                              <a:off x="3806478" y="857625"/>
                              <a:ext cx="1216070" cy="263736"/>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Splenic artery</w:t>
                                </w:r>
                              </w:p>
                            </w:txbxContent>
                          </wps:txbx>
                          <wps:bodyPr wrap="square" rtlCol="0">
                            <a:spAutoFit/>
                          </wps:bodyPr>
                        </wps:wsp>
                        <wps:wsp>
                          <wps:cNvPr id="109" name="Straight Arrow Connector 109"/>
                          <wps:cNvCnPr/>
                          <wps:spPr>
                            <a:xfrm flipH="1">
                              <a:off x="3554108" y="997260"/>
                              <a:ext cx="269761" cy="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2" name="Straight Arrow Connector 112"/>
                        <wps:cNvCnPr/>
                        <wps:spPr>
                          <a:xfrm>
                            <a:off x="477212" y="2225461"/>
                            <a:ext cx="221736" cy="542872"/>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47A82E4" id="Group 3" o:spid="_x0000_s1026" style="position:absolute;margin-left:-1.3pt;margin-top:19.55pt;width:434.2pt;height:331.5pt;z-index:251659264;mso-width-relative:margin;mso-height-relative:margin" coordsize="54324,41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">
                <v:group id="Group 96" o:spid="_x0000_s1027" style="position:absolute;width:54324;height:41200" coordsize="50225,37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8" type="#_x0000_t75" style="position:absolute;width:49377;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">
                    <v:imagedata r:id="rId6" o:title="" croptop="-499f" cropbottom="499f" cropleft="4757f" cropright="3802f"/>
                    <v:path arrowok="t"/>
                  </v:shape>
                  <v:shapetype id="_x0000_t202" coordsize="21600,21600" o:spt="202" path="m,l,21600r21600,l21600,xe">
                    <v:stroke joinstyle="miter"/>
                    <v:path gradientshapeok="t" o:connecttype="rect"/>
                  </v:shapetype>
                  <v:shape id="TextBox 9" o:spid="_x0000_s1029" type="#_x0000_t202" style="position:absolute;left:327;top:15247;width:16313;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Pancreaticoduodenal arcades</w:t>
                          </w:r>
                        </w:p>
                      </w:txbxContent>
                    </v:textbox>
                  </v:shape>
                  <v:shapetype id="_x0000_t32" coordsize="21600,21600" o:spt="32" o:oned="t" path="m,l21600,21600e" filled="f">
                    <v:path arrowok="t" fillok="f" o:connecttype="none"/>
                    <o:lock v:ext="edit" shapetype="t"/>
                  </v:shapetype>
                  <v:shape id="Straight Arrow Connector 101" o:spid="_x0000_s1030" type="#_x0000_t32" style="position:absolute;left:4412;top:20271;width:5559;height:1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" strokecolor="white [3212]" strokeweight="1.5pt">
                    <v:stroke endarrow="block" joinstyle="miter"/>
                  </v:shape>
                  <v:shape id="Straight Arrow Connector 102" o:spid="_x0000_s1031" type="#_x0000_t32" style="position:absolute;left:15049;top:9715;width:3191;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" strokecolor="white [3212]" strokeweight="1.5pt">
                    <v:stroke endarrow="block" joinstyle="miter"/>
                  </v:shape>
                  <v:shape id="TextBox 15" o:spid="_x0000_s1032" type="#_x0000_t202" style="position:absolute;left:9971;top:7347;width:6349;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GDA</w:t>
                          </w:r>
                        </w:p>
                      </w:txbxContent>
                    </v:textbox>
                  </v:shape>
                  <v:shape id="_x0000_s1033" type="#_x0000_t202" style="position:absolute;left:34545;top:17215;width:12810;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Proximal SMA</w:t>
                          </w:r>
                        </w:p>
                      </w:txbxContent>
                    </v:textbox>
                  </v:shape>
                  <v:shape id="Straight Arrow Connector 105" o:spid="_x0000_s1034" type="#_x0000_t32" style="position:absolute;left:29165;top:14287;width:5380;height:39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" strokecolor="white [3212]" strokeweight="1.5pt">
                    <v:stroke endarrow="block" joinstyle="miter"/>
                  </v:shape>
                  <v:shape id="TextBox 25" o:spid="_x0000_s1035" type="#_x0000_t202" style="position:absolute;left:9021;width:16243;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Left gastric artery</w:t>
                          </w:r>
                        </w:p>
                      </w:txbxContent>
                    </v:textbox>
                  </v:shape>
                  <v:shape id="Straight Arrow Connector 107" o:spid="_x0000_s1036" type="#_x0000_t32" style="position:absolute;left:23907;top:2146;width:4287;height:2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" strokecolor="white [3212]" strokeweight="1.5pt">
                    <v:stroke endarrow="block" joinstyle="miter"/>
                  </v:shape>
                  <v:shape id="TextBox 29" o:spid="_x0000_s1037" type="#_x0000_t202" style="position:absolute;left:38064;top:8576;width:121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Splenic artery</w:t>
                          </w:r>
                        </w:p>
                      </w:txbxContent>
                    </v:textbox>
                  </v:shape>
                  <v:shape id="Straight Arrow Connector 109" o:spid="_x0000_s1038" type="#_x0000_t32" style="position:absolute;left:35541;top:9972;width:26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" strokecolor="white [3212]" strokeweight="1.5pt">
                    <v:stroke endarrow="block" joinstyle="miter"/>
                  </v:shape>
                </v:group>
                <v:shape id="Straight Arrow Connector 112" o:spid="_x0000_s1039" type="#_x0000_t32" style="position:absolute;left:4772;top:22254;width:2217;height:5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" strokecolor="white [3212]" strokeweight="1.5pt">
                  <v:stroke endarrow="block" joinstyle="miter"/>
                </v:shape>
                <w10:wrap type="topAndBottom"/>
              </v:group>
            </w:pict>
          </mc:Fallback>
        </mc:AlternateContent>
      </w:r>
      <w:r w:rsidRPr="00910B1A">
        <w:rPr>
          <w:b/>
          <w:noProof/>
          <w:lang w:eastAsia="en-US"/>
        </w:rPr>
        <mc:AlternateContent>
          <mc:Choice Requires="wps">
            <w:drawing>
              <wp:anchor distT="0" distB="0" distL="114300" distR="114300" simplePos="0" relativeHeight="251665408" behindDoc="0" locked="0" layoutInCell="1" allowOverlap="1" wp14:anchorId="27D510A0" wp14:editId="33EB9521">
                <wp:simplePos x="0" y="0"/>
                <wp:positionH relativeFrom="column">
                  <wp:posOffset>3069203</wp:posOffset>
                </wp:positionH>
                <wp:positionV relativeFrom="paragraph">
                  <wp:posOffset>4017727</wp:posOffset>
                </wp:positionV>
                <wp:extent cx="694304" cy="212117"/>
                <wp:effectExtent l="38100" t="38100" r="29845" b="35560"/>
                <wp:wrapNone/>
                <wp:docPr id="122" name="Straight Arrow Connector 122"/>
                <wp:cNvGraphicFramePr/>
                <a:graphic xmlns:a="http://schemas.openxmlformats.org/drawingml/2006/main">
                  <a:graphicData uri="http://schemas.microsoft.com/office/word/2010/wordprocessingShape">
                    <wps:wsp>
                      <wps:cNvCnPr/>
                      <wps:spPr>
                        <a:xfrm flipH="1" flipV="1">
                          <a:off x="0" y="0"/>
                          <a:ext cx="694304" cy="21211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F086A3" id="Straight Arrow Connector 122" o:spid="_x0000_s1026" type="#_x0000_t32" style="position:absolute;margin-left:241.65pt;margin-top:316.35pt;width:54.65pt;height:16.7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" strokecolor="white [3212]" strokeweight="1.5pt">
                <v:stroke endarrow="block" joinstyle="miter"/>
              </v:shape>
            </w:pict>
          </mc:Fallback>
        </mc:AlternateContent>
      </w:r>
      <w:r w:rsidRPr="00910B1A">
        <w:rPr>
          <w:b/>
          <w:noProof/>
          <w:lang w:eastAsia="en-US"/>
        </w:rPr>
        <mc:AlternateContent>
          <mc:Choice Requires="wps">
            <w:drawing>
              <wp:anchor distT="0" distB="0" distL="114300" distR="114300" simplePos="0" relativeHeight="251664384" behindDoc="0" locked="0" layoutInCell="1" allowOverlap="1" wp14:anchorId="6FC4E602" wp14:editId="6FB8BE74">
                <wp:simplePos x="0" y="0"/>
                <wp:positionH relativeFrom="column">
                  <wp:posOffset>3744567</wp:posOffset>
                </wp:positionH>
                <wp:positionV relativeFrom="paragraph">
                  <wp:posOffset>4096771</wp:posOffset>
                </wp:positionV>
                <wp:extent cx="1168842" cy="295275"/>
                <wp:effectExtent l="0" t="0" r="0" b="0"/>
                <wp:wrapNone/>
                <wp:docPr id="121" name="TextBox 16"/>
                <wp:cNvGraphicFramePr/>
                <a:graphic xmlns:a="http://schemas.openxmlformats.org/drawingml/2006/main">
                  <a:graphicData uri="http://schemas.microsoft.com/office/word/2010/wordprocessingShape">
                    <wps:wsp>
                      <wps:cNvSpPr txBox="1"/>
                      <wps:spPr>
                        <a:xfrm>
                          <a:off x="0" y="0"/>
                          <a:ext cx="1168842" cy="295275"/>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Distal SMA</w:t>
                            </w:r>
                          </w:p>
                        </w:txbxContent>
                      </wps:txbx>
                      <wps:bodyPr wrap="square" rtlCol="0">
                        <a:spAutoFit/>
                      </wps:bodyPr>
                    </wps:wsp>
                  </a:graphicData>
                </a:graphic>
                <wp14:sizeRelH relativeFrom="margin">
                  <wp14:pctWidth>0</wp14:pctWidth>
                </wp14:sizeRelH>
              </wp:anchor>
            </w:drawing>
          </mc:Choice>
          <mc:Fallback>
            <w:pict>
              <v:shape w14:anchorId="6FC4E602" id="TextBox 16" o:spid="_x0000_s1040" type="#_x0000_t202" style="position:absolute;margin-left:294.85pt;margin-top:322.6pt;width:92.05pt;height:23.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Distal SMA</w:t>
                      </w:r>
                    </w:p>
                  </w:txbxContent>
                </v:textbox>
              </v:shape>
            </w:pict>
          </mc:Fallback>
        </mc:AlternateContent>
      </w:r>
      <w:r>
        <w:rPr>
          <w:b/>
          <w:noProof/>
          <w:lang w:eastAsia="en-US"/>
        </w:rPr>
        <mc:AlternateContent>
          <mc:Choice Requires="wps">
            <w:drawing>
              <wp:anchor distT="0" distB="0" distL="114300" distR="114300" simplePos="0" relativeHeight="251663360" behindDoc="0" locked="0" layoutInCell="1" allowOverlap="1" wp14:anchorId="1D6F5F5B" wp14:editId="54A9D93C">
                <wp:simplePos x="0" y="0"/>
                <wp:positionH relativeFrom="margin">
                  <wp:posOffset>2965837</wp:posOffset>
                </wp:positionH>
                <wp:positionV relativeFrom="paragraph">
                  <wp:posOffset>1138996</wp:posOffset>
                </wp:positionV>
                <wp:extent cx="326003" cy="111677"/>
                <wp:effectExtent l="19050" t="19050" r="55245" b="60325"/>
                <wp:wrapNone/>
                <wp:docPr id="120" name="Straight Arrow Connector 120"/>
                <wp:cNvGraphicFramePr/>
                <a:graphic xmlns:a="http://schemas.openxmlformats.org/drawingml/2006/main">
                  <a:graphicData uri="http://schemas.microsoft.com/office/word/2010/wordprocessingShape">
                    <wps:wsp>
                      <wps:cNvCnPr/>
                      <wps:spPr>
                        <a:xfrm>
                          <a:off x="0" y="0"/>
                          <a:ext cx="326003" cy="111677"/>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7AD877" id="Straight Arrow Connector 120" o:spid="_x0000_s1026" type="#_x0000_t32" style="position:absolute;margin-left:233.55pt;margin-top:89.7pt;width:25.65pt;height:8.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" strokecolor="yellow" strokeweight="2.25pt">
                <v:stroke endarrow="block" joinstyle="miter"/>
                <w10:wrap anchorx="margin"/>
              </v:shape>
            </w:pict>
          </mc:Fallback>
        </mc:AlternateContent>
      </w:r>
      <w:r>
        <w:rPr>
          <w:b/>
          <w:noProof/>
          <w:lang w:eastAsia="en-US"/>
        </w:rPr>
        <mc:AlternateContent>
          <mc:Choice Requires="wps">
            <w:drawing>
              <wp:anchor distT="0" distB="0" distL="114300" distR="114300" simplePos="0" relativeHeight="251662336" behindDoc="0" locked="0" layoutInCell="1" allowOverlap="1" wp14:anchorId="12FFAEF6" wp14:editId="75E7D6E0">
                <wp:simplePos x="0" y="0"/>
                <wp:positionH relativeFrom="column">
                  <wp:posOffset>2146852</wp:posOffset>
                </wp:positionH>
                <wp:positionV relativeFrom="paragraph">
                  <wp:posOffset>2212783</wp:posOffset>
                </wp:positionV>
                <wp:extent cx="45719" cy="389614"/>
                <wp:effectExtent l="76200" t="38100" r="50165" b="10795"/>
                <wp:wrapNone/>
                <wp:docPr id="119" name="Straight Arrow Connector 119"/>
                <wp:cNvGraphicFramePr/>
                <a:graphic xmlns:a="http://schemas.openxmlformats.org/drawingml/2006/main">
                  <a:graphicData uri="http://schemas.microsoft.com/office/word/2010/wordprocessingShape">
                    <wps:wsp>
                      <wps:cNvCnPr/>
                      <wps:spPr>
                        <a:xfrm flipV="1">
                          <a:off x="0" y="0"/>
                          <a:ext cx="45719" cy="389614"/>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028998" id="Straight Arrow Connector 119" o:spid="_x0000_s1026" type="#_x0000_t32" style="position:absolute;margin-left:169.05pt;margin-top:174.25pt;width:3.6pt;height:30.7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" strokecolor="yellow" strokeweight="2.25pt">
                <v:stroke endarrow="block" joinstyle="miter"/>
              </v:shape>
            </w:pict>
          </mc:Fallback>
        </mc:AlternateContent>
      </w:r>
      <w:r>
        <w:rPr>
          <w:b/>
          <w:noProof/>
          <w:lang w:eastAsia="en-US"/>
        </w:rPr>
        <mc:AlternateContent>
          <mc:Choice Requires="wps">
            <w:drawing>
              <wp:anchor distT="0" distB="0" distL="114300" distR="114300" simplePos="0" relativeHeight="251661312" behindDoc="0" locked="0" layoutInCell="1" allowOverlap="1" wp14:anchorId="5A2B4277" wp14:editId="48A1A912">
                <wp:simplePos x="0" y="0"/>
                <wp:positionH relativeFrom="column">
                  <wp:posOffset>1122045</wp:posOffset>
                </wp:positionH>
                <wp:positionV relativeFrom="paragraph">
                  <wp:posOffset>3365279</wp:posOffset>
                </wp:positionV>
                <wp:extent cx="435804" cy="47708"/>
                <wp:effectExtent l="19050" t="57150" r="0" b="85725"/>
                <wp:wrapNone/>
                <wp:docPr id="118" name="Straight Arrow Connector 118"/>
                <wp:cNvGraphicFramePr/>
                <a:graphic xmlns:a="http://schemas.openxmlformats.org/drawingml/2006/main">
                  <a:graphicData uri="http://schemas.microsoft.com/office/word/2010/wordprocessingShape">
                    <wps:wsp>
                      <wps:cNvCnPr/>
                      <wps:spPr>
                        <a:xfrm>
                          <a:off x="0" y="0"/>
                          <a:ext cx="435804" cy="47708"/>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1B97C" id="Straight Arrow Connector 118" o:spid="_x0000_s1026" type="#_x0000_t32" style="position:absolute;margin-left:88.35pt;margin-top:265pt;width:34.3pt;height: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" strokecolor="yellow" strokeweight="2.25pt">
                <v:stroke endarrow="block" joinstyle="miter"/>
              </v:shape>
            </w:pict>
          </mc:Fallback>
        </mc:AlternateContent>
      </w:r>
      <w:r>
        <w:rPr>
          <w:b/>
          <w:noProof/>
          <w:lang w:eastAsia="en-US"/>
        </w:rPr>
        <mc:AlternateContent>
          <mc:Choice Requires="wps">
            <w:drawing>
              <wp:anchor distT="0" distB="0" distL="114300" distR="114300" simplePos="0" relativeHeight="251660288" behindDoc="0" locked="0" layoutInCell="1" allowOverlap="1" wp14:anchorId="7CDFE935" wp14:editId="35029602">
                <wp:simplePos x="0" y="0"/>
                <wp:positionH relativeFrom="column">
                  <wp:posOffset>2218413</wp:posOffset>
                </wp:positionH>
                <wp:positionV relativeFrom="paragraph">
                  <wp:posOffset>3683772</wp:posOffset>
                </wp:positionV>
                <wp:extent cx="224403" cy="286247"/>
                <wp:effectExtent l="38100" t="19050" r="23495" b="38100"/>
                <wp:wrapNone/>
                <wp:docPr id="117" name="Straight Arrow Connector 117"/>
                <wp:cNvGraphicFramePr/>
                <a:graphic xmlns:a="http://schemas.openxmlformats.org/drawingml/2006/main">
                  <a:graphicData uri="http://schemas.microsoft.com/office/word/2010/wordprocessingShape">
                    <wps:wsp>
                      <wps:cNvCnPr/>
                      <wps:spPr>
                        <a:xfrm flipH="1">
                          <a:off x="0" y="0"/>
                          <a:ext cx="224403" cy="286247"/>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B04661" id="Straight Arrow Connector 117" o:spid="_x0000_s1026" type="#_x0000_t32" style="position:absolute;margin-left:174.7pt;margin-top:290.05pt;width:17.65pt;height:22.5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" strokecolor="yellow" strokeweight="2.25pt">
                <v:stroke endarrow="block" joinstyle="miter"/>
              </v:shape>
            </w:pict>
          </mc:Fallback>
        </mc:AlternateContent>
      </w:r>
      <w:r w:rsidRPr="00DC720E">
        <w:rPr>
          <w:b/>
        </w:rPr>
        <w:t>Figures:</w:t>
      </w:r>
    </w:p>
    <w:p w:rsidR="00316384" w:rsidRDefault="00316384"/>
    <w:sectPr w:rsidR="00316384" w:rsidSect="005A6A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U3MTQzNbMwMDQ0NzJQ0lEKTi0uzszPAykwqgUACOOrbSwAAAA="/>
  </w:docVars>
  <w:rsids>
    <w:rsidRoot w:val="00DE1288"/>
    <w:rsid w:val="00004005"/>
    <w:rsid w:val="002A4DF6"/>
    <w:rsid w:val="00316384"/>
    <w:rsid w:val="0052375A"/>
    <w:rsid w:val="005A6A16"/>
    <w:rsid w:val="005F6745"/>
    <w:rsid w:val="00644428"/>
    <w:rsid w:val="007250B2"/>
    <w:rsid w:val="007451BA"/>
    <w:rsid w:val="00761106"/>
    <w:rsid w:val="00772FCF"/>
    <w:rsid w:val="008E7CD7"/>
    <w:rsid w:val="00927955"/>
    <w:rsid w:val="00973DB0"/>
    <w:rsid w:val="00C63E94"/>
    <w:rsid w:val="00C6698A"/>
    <w:rsid w:val="00C926DE"/>
    <w:rsid w:val="00D349E7"/>
    <w:rsid w:val="00DE1288"/>
    <w:rsid w:val="00DF67FA"/>
    <w:rsid w:val="00E54EAE"/>
    <w:rsid w:val="00E63B80"/>
    <w:rsid w:val="00E8761D"/>
    <w:rsid w:val="00FD7C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DB8587"/>
  <w15:chartTrackingRefBased/>
  <w15:docId w15:val="{2855DDF9-5D61-4FB8-84D0-5E2C39E14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288"/>
    <w:pPr>
      <w:spacing w:after="0" w:line="240" w:lineRule="auto"/>
    </w:pPr>
    <w:rPr>
      <w:rFonts w:ascii="Times New Roman" w:eastAsia="Times New Roman" w:hAnsi="Times New Roman"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1288"/>
    <w:pPr>
      <w:spacing w:before="100" w:beforeAutospacing="1" w:after="100" w:afterAutospacing="1"/>
    </w:pPr>
    <w:rPr>
      <w:rFonts w:eastAsiaTheme="minorEastAsia"/>
      <w:lang w:eastAsia="en-US"/>
    </w:rPr>
  </w:style>
  <w:style w:type="table" w:styleId="TableGrid">
    <w:name w:val="Table Grid"/>
    <w:basedOn w:val="TableNormal"/>
    <w:uiPriority w:val="39"/>
    <w:rsid w:val="00E876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2FBD4-3408-4DCE-89EA-E9DBF8BD2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3</Pages>
  <Words>2724</Words>
  <Characters>16236</Characters>
  <Application>Microsoft Office Word</Application>
  <DocSecurity>0</DocSecurity>
  <Lines>345</Lines>
  <Paragraphs>112</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18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4</cp:revision>
  <dcterms:created xsi:type="dcterms:W3CDTF">2018-11-03T18:00:00Z</dcterms:created>
  <dcterms:modified xsi:type="dcterms:W3CDTF">2018-11-06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gnetic-resonance-imaging</vt:lpwstr>
  </property>
  <property fmtid="{D5CDD505-2E9C-101B-9397-08002B2CF9AE}" pid="16" name="Mendeley Recent Style Name 5_1">
    <vt:lpwstr>Journal Of Magnetic Resonance Imaging</vt:lpwstr>
  </property>
  <property fmtid="{D5CDD505-2E9C-101B-9397-08002B2CF9AE}" pid="17" name="Mendeley Recent Style Id 6_1">
    <vt:lpwstr>http://www.zotero.org/styles/journal-of-magnetic-resonance-imaging-2017</vt:lpwstr>
  </property>
  <property fmtid="{D5CDD505-2E9C-101B-9397-08002B2CF9AE}" pid="18" name="Mendeley Recent Style Name 6_1">
    <vt:lpwstr>Journal of Magnetic Resonance Imaging 2017</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